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4A0AF4" w14:textId="24BF1BE7" w:rsidR="00376201" w:rsidRPr="008F618E" w:rsidRDefault="008F618E" w:rsidP="008F618E">
      <w:pPr>
        <w:jc w:val="center"/>
        <w:rPr>
          <w:b/>
          <w:bCs/>
          <w:sz w:val="24"/>
          <w:szCs w:val="24"/>
        </w:rPr>
      </w:pPr>
      <w:r w:rsidRPr="008F618E">
        <w:rPr>
          <w:b/>
          <w:bCs/>
          <w:sz w:val="24"/>
          <w:szCs w:val="24"/>
        </w:rPr>
        <w:t>Climate-Health Microsimulation Model Documentation</w:t>
      </w:r>
    </w:p>
    <w:p w14:paraId="6AF6D677" w14:textId="5A7A8ABE" w:rsidR="008F618E" w:rsidRPr="008F618E" w:rsidRDefault="008F618E" w:rsidP="008F618E">
      <w:pPr>
        <w:jc w:val="center"/>
        <w:rPr>
          <w:b/>
          <w:bCs/>
        </w:rPr>
      </w:pPr>
      <w:r w:rsidRPr="008F618E">
        <w:rPr>
          <w:b/>
          <w:bCs/>
        </w:rPr>
        <w:t>V2.0 – 6.21.2022</w:t>
      </w:r>
    </w:p>
    <w:p w14:paraId="2A2981FA" w14:textId="3452193B" w:rsidR="008F618E" w:rsidRDefault="008F618E">
      <w:r>
        <w:t xml:space="preserve">This microsimulation models multiple health outcomes </w:t>
      </w:r>
      <w:proofErr w:type="gramStart"/>
      <w:r>
        <w:t>as a result of</w:t>
      </w:r>
      <w:proofErr w:type="gramEnd"/>
      <w:r>
        <w:t xml:space="preserve"> changing climate exposures. Climate projections are given to the model as inputs, along with individual non-climate characteristics for the population, and health outcomes of interest are estimated for a defined </w:t>
      </w:r>
      <w:proofErr w:type="gramStart"/>
      <w:r>
        <w:t>time period</w:t>
      </w:r>
      <w:proofErr w:type="gramEnd"/>
      <w:r>
        <w:t xml:space="preserve">. The main structure of the code is based on </w:t>
      </w:r>
      <w:proofErr w:type="spellStart"/>
      <w:r>
        <w:t>Krijkamp</w:t>
      </w:r>
      <w:proofErr w:type="spellEnd"/>
      <w:r>
        <w:t xml:space="preserve"> et al (2018)</w:t>
      </w:r>
      <w:r>
        <w:fldChar w:fldCharType="begin">
          <w:fldData xml:space="preserve">PEVuZE5vdGU+PENpdGU+PEF1dGhvcj5Lcmlqa2FtcDwvQXV0aG9yPjxZZWFyPjIwMTg8L1llYXI+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Lcmlqa2FtcDwvQXV0aG9yPjxZZWFyPjIwMTg8L1llYXI+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F618E">
        <w:rPr>
          <w:noProof/>
          <w:vertAlign w:val="superscript"/>
        </w:rPr>
        <w:t>1</w:t>
      </w:r>
      <w:r>
        <w:fldChar w:fldCharType="end"/>
      </w:r>
      <w:r>
        <w:t>.</w:t>
      </w:r>
    </w:p>
    <w:p w14:paraId="7D07E08F" w14:textId="0D4F6FBD" w:rsidR="008F618E" w:rsidRDefault="008F618E">
      <w:r>
        <w:t>The model consists of five separate files:</w:t>
      </w:r>
    </w:p>
    <w:p w14:paraId="42220E5B" w14:textId="1AE869A2" w:rsidR="008F618E" w:rsidRDefault="008F618E" w:rsidP="008F618E">
      <w:pPr>
        <w:pStyle w:val="ListParagraph"/>
        <w:numPr>
          <w:ilvl w:val="0"/>
          <w:numId w:val="1"/>
        </w:numPr>
      </w:pPr>
      <w:r w:rsidRPr="008F618E">
        <w:rPr>
          <w:b/>
          <w:bCs/>
        </w:rPr>
        <w:t>CHM:</w:t>
      </w:r>
      <w:r>
        <w:t xml:space="preserve"> This is the main climate-health model file where inputs are defined, the model is run, and output graphics are generated. </w:t>
      </w:r>
    </w:p>
    <w:p w14:paraId="6129228C" w14:textId="7A166B65" w:rsidR="008F618E" w:rsidRDefault="008F618E" w:rsidP="008F618E">
      <w:pPr>
        <w:pStyle w:val="ListParagraph"/>
        <w:numPr>
          <w:ilvl w:val="0"/>
          <w:numId w:val="1"/>
        </w:numPr>
      </w:pPr>
      <w:proofErr w:type="spellStart"/>
      <w:r w:rsidRPr="008F618E">
        <w:rPr>
          <w:b/>
          <w:bCs/>
        </w:rPr>
        <w:t>MicroSim</w:t>
      </w:r>
      <w:proofErr w:type="spellEnd"/>
      <w:r w:rsidRPr="008F618E">
        <w:rPr>
          <w:b/>
          <w:bCs/>
        </w:rPr>
        <w:t>:</w:t>
      </w:r>
      <w:r>
        <w:t xml:space="preserve"> This contains the </w:t>
      </w:r>
      <w:proofErr w:type="spellStart"/>
      <w:proofErr w:type="gramStart"/>
      <w:r>
        <w:t>MicroSim</w:t>
      </w:r>
      <w:proofErr w:type="spellEnd"/>
      <w:r>
        <w:t>(</w:t>
      </w:r>
      <w:proofErr w:type="gramEnd"/>
      <w:r>
        <w:t>) function (i.e., the loops taking each individual through each time cycle).</w:t>
      </w:r>
    </w:p>
    <w:p w14:paraId="02C92148" w14:textId="6AD6638F" w:rsidR="008F618E" w:rsidRDefault="008F618E" w:rsidP="008F618E">
      <w:pPr>
        <w:pStyle w:val="ListParagraph"/>
        <w:numPr>
          <w:ilvl w:val="0"/>
          <w:numId w:val="1"/>
        </w:numPr>
      </w:pPr>
      <w:r w:rsidRPr="008F618E">
        <w:rPr>
          <w:b/>
          <w:bCs/>
        </w:rPr>
        <w:t>Probs:</w:t>
      </w:r>
      <w:r>
        <w:t xml:space="preserve"> This contains the </w:t>
      </w:r>
      <w:proofErr w:type="gramStart"/>
      <w:r>
        <w:t>Probs(</w:t>
      </w:r>
      <w:proofErr w:type="gramEnd"/>
      <w:r>
        <w:t xml:space="preserve">) function, which is used to assign health states to individual at each consecutive time cycle, given their current health state and individual characteristics and exposures. </w:t>
      </w:r>
    </w:p>
    <w:p w14:paraId="3DB64708" w14:textId="0D6C1DF4" w:rsidR="008F618E" w:rsidRDefault="008F618E" w:rsidP="008F618E">
      <w:pPr>
        <w:pStyle w:val="ListParagraph"/>
        <w:numPr>
          <w:ilvl w:val="0"/>
          <w:numId w:val="1"/>
        </w:numPr>
      </w:pPr>
      <w:r w:rsidRPr="008F618E">
        <w:rPr>
          <w:b/>
          <w:bCs/>
        </w:rPr>
        <w:t>Costs:</w:t>
      </w:r>
      <w:r>
        <w:t xml:space="preserve"> This contains the </w:t>
      </w:r>
      <w:proofErr w:type="gramStart"/>
      <w:r>
        <w:t>Costs(</w:t>
      </w:r>
      <w:proofErr w:type="gramEnd"/>
      <w:r>
        <w:t>) function, which is used to assign costs to each individual in each cycle, given their health state.</w:t>
      </w:r>
    </w:p>
    <w:p w14:paraId="07C5E060" w14:textId="22AA1EBD" w:rsidR="008F618E" w:rsidRDefault="008F618E" w:rsidP="008F618E">
      <w:pPr>
        <w:pStyle w:val="ListParagraph"/>
        <w:numPr>
          <w:ilvl w:val="0"/>
          <w:numId w:val="1"/>
        </w:numPr>
      </w:pPr>
      <w:r w:rsidRPr="008F618E">
        <w:rPr>
          <w:b/>
          <w:bCs/>
        </w:rPr>
        <w:t>Effs:</w:t>
      </w:r>
      <w:r>
        <w:t xml:space="preserve"> This contains the </w:t>
      </w:r>
      <w:proofErr w:type="gramStart"/>
      <w:r>
        <w:t>Effs(</w:t>
      </w:r>
      <w:proofErr w:type="gramEnd"/>
      <w:r>
        <w:t xml:space="preserve">) function, which is used to calculate quality-adjusted life years for each individual in each cycle. </w:t>
      </w:r>
    </w:p>
    <w:p w14:paraId="00AF357E" w14:textId="54716254" w:rsidR="008F618E" w:rsidRDefault="001E03A9" w:rsidP="008F618E">
      <w:r>
        <w:t>CHM</w:t>
      </w:r>
    </w:p>
    <w:p w14:paraId="1CD611FE" w14:textId="6B266153" w:rsidR="001E03A9" w:rsidRDefault="001E03A9" w:rsidP="008F618E">
      <w:r>
        <w:t>Population inputs</w:t>
      </w:r>
    </w:p>
    <w:p w14:paraId="0022317B" w14:textId="6AAFF3DE" w:rsidR="001E03A9" w:rsidRDefault="001E03A9" w:rsidP="001E03A9">
      <w:pPr>
        <w:pStyle w:val="ListParagraph"/>
        <w:numPr>
          <w:ilvl w:val="0"/>
          <w:numId w:val="1"/>
        </w:numPr>
      </w:pPr>
      <w:r>
        <w:t>Number of individuals</w:t>
      </w:r>
    </w:p>
    <w:p w14:paraId="7B2B7359" w14:textId="6546F3A2" w:rsidR="001E03A9" w:rsidRDefault="001E03A9" w:rsidP="001E03A9">
      <w:pPr>
        <w:pStyle w:val="ListParagraph"/>
        <w:numPr>
          <w:ilvl w:val="0"/>
          <w:numId w:val="1"/>
        </w:numPr>
      </w:pPr>
      <w:r>
        <w:t>Time horizon</w:t>
      </w:r>
    </w:p>
    <w:p w14:paraId="6DFD897B" w14:textId="4F67A6DB" w:rsidR="001E03A9" w:rsidRDefault="001E03A9" w:rsidP="001E03A9">
      <w:pPr>
        <w:pStyle w:val="ListParagraph"/>
        <w:numPr>
          <w:ilvl w:val="0"/>
          <w:numId w:val="1"/>
        </w:numPr>
      </w:pPr>
      <w:r>
        <w:t>Length of each cycle in years</w:t>
      </w:r>
    </w:p>
    <w:p w14:paraId="5678EDA2" w14:textId="7EFD0AF6" w:rsidR="001E03A9" w:rsidRDefault="001E03A9" w:rsidP="001E03A9">
      <w:pPr>
        <w:pStyle w:val="ListParagraph"/>
        <w:numPr>
          <w:ilvl w:val="0"/>
          <w:numId w:val="1"/>
        </w:numPr>
      </w:pPr>
      <w:r>
        <w:t>Name of possible health states, separately for each condition being assessed</w:t>
      </w:r>
    </w:p>
    <w:p w14:paraId="4C9A77B4" w14:textId="17674D91" w:rsidR="001E03A9" w:rsidRDefault="001E03A9" w:rsidP="001E03A9">
      <w:pPr>
        <w:pStyle w:val="ListParagraph"/>
        <w:numPr>
          <w:ilvl w:val="0"/>
          <w:numId w:val="1"/>
        </w:numPr>
      </w:pPr>
      <w:r>
        <w:t xml:space="preserve">Vector with initial health states of </w:t>
      </w:r>
      <w:proofErr w:type="gramStart"/>
      <w:r>
        <w:t>each individual</w:t>
      </w:r>
      <w:proofErr w:type="gramEnd"/>
    </w:p>
    <w:p w14:paraId="71177888" w14:textId="272EC89A" w:rsidR="001E03A9" w:rsidRDefault="001E03A9" w:rsidP="001E03A9">
      <w:pPr>
        <w:pStyle w:val="ListParagraph"/>
        <w:numPr>
          <w:ilvl w:val="0"/>
          <w:numId w:val="1"/>
        </w:numPr>
      </w:pPr>
      <w:r>
        <w:t>Discount rates for costs and QALYs</w:t>
      </w:r>
    </w:p>
    <w:p w14:paraId="48D271BE" w14:textId="47A7C7AA" w:rsidR="001E03A9" w:rsidRDefault="001E03A9" w:rsidP="001E03A9">
      <w:pPr>
        <w:pStyle w:val="ListParagraph"/>
        <w:numPr>
          <w:ilvl w:val="0"/>
          <w:numId w:val="1"/>
        </w:numPr>
      </w:pPr>
      <w:r>
        <w:t>List of interventions</w:t>
      </w:r>
    </w:p>
    <w:p w14:paraId="0AA39F46" w14:textId="2D514CCA" w:rsidR="001E03A9" w:rsidRDefault="001E03A9" w:rsidP="001E03A9">
      <w:pPr>
        <w:pStyle w:val="ListParagraph"/>
        <w:numPr>
          <w:ilvl w:val="0"/>
          <w:numId w:val="1"/>
        </w:numPr>
      </w:pPr>
      <w:r>
        <w:t>Baseline annual birth rate and annual change</w:t>
      </w:r>
    </w:p>
    <w:p w14:paraId="22FB9DC7" w14:textId="4194B68C" w:rsidR="001E03A9" w:rsidRDefault="001E03A9" w:rsidP="001E03A9">
      <w:pPr>
        <w:pStyle w:val="ListParagraph"/>
        <w:numPr>
          <w:ilvl w:val="0"/>
          <w:numId w:val="1"/>
        </w:numPr>
      </w:pPr>
      <w:r>
        <w:t>Baseline annual all-cause mortality rate and annual change</w:t>
      </w:r>
    </w:p>
    <w:p w14:paraId="012BEA89" w14:textId="682444AE" w:rsidR="001E03A9" w:rsidRDefault="001E03A9" w:rsidP="001E03A9">
      <w:pPr>
        <w:pStyle w:val="ListParagraph"/>
        <w:numPr>
          <w:ilvl w:val="0"/>
          <w:numId w:val="1"/>
        </w:numPr>
      </w:pPr>
      <w:r>
        <w:t>Data</w:t>
      </w:r>
      <w:r w:rsidR="001A112D">
        <w:t xml:space="preserve"> </w:t>
      </w:r>
      <w:r>
        <w:t>frame with individual characteristics (e.g., sex, age, rural/urban, prior exposure) and geographic identifiers</w:t>
      </w:r>
    </w:p>
    <w:p w14:paraId="27BD3282" w14:textId="28C1F9E7" w:rsidR="001E03A9" w:rsidRDefault="001E03A9" w:rsidP="001E03A9">
      <w:r>
        <w:t>Transition probabilities</w:t>
      </w:r>
    </w:p>
    <w:p w14:paraId="4FB605D2" w14:textId="0B6683D7" w:rsidR="001E03A9" w:rsidRDefault="001E03A9" w:rsidP="001E03A9">
      <w:pPr>
        <w:pStyle w:val="ListParagraph"/>
        <w:numPr>
          <w:ilvl w:val="0"/>
          <w:numId w:val="1"/>
        </w:numPr>
      </w:pPr>
    </w:p>
    <w:p w14:paraId="13A72F34" w14:textId="362A1527" w:rsidR="008F618E" w:rsidRDefault="008F618E">
      <w:r>
        <w:br w:type="page"/>
      </w:r>
    </w:p>
    <w:p w14:paraId="077A5748" w14:textId="04E84F69" w:rsidR="008F618E" w:rsidRPr="008F618E" w:rsidRDefault="008F618E" w:rsidP="008F618E">
      <w:pPr>
        <w:jc w:val="center"/>
        <w:rPr>
          <w:b/>
          <w:bCs/>
        </w:rPr>
      </w:pPr>
      <w:r w:rsidRPr="008F618E">
        <w:rPr>
          <w:b/>
          <w:bCs/>
        </w:rPr>
        <w:lastRenderedPageBreak/>
        <w:t>References</w:t>
      </w:r>
    </w:p>
    <w:p w14:paraId="09089D6E" w14:textId="77777777" w:rsidR="008F618E" w:rsidRPr="008F618E" w:rsidRDefault="008F618E" w:rsidP="008F618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F618E">
        <w:t>1.</w:t>
      </w:r>
      <w:r w:rsidRPr="008F618E">
        <w:tab/>
        <w:t xml:space="preserve">Krijkamp EM, Alarid-Escudero F, Enns EA, Jalal HJ, Hunink MGM, Pechlivanoglou P. Microsimulation Modeling for Health Decision Sciences Using R: A Tutorial. </w:t>
      </w:r>
      <w:r w:rsidRPr="008F618E">
        <w:rPr>
          <w:i/>
        </w:rPr>
        <w:t>Med Decis Making</w:t>
      </w:r>
      <w:r w:rsidRPr="008F618E">
        <w:t>. Apr 2018;38(3):400-422. doi:10.1177/0272989X18754513</w:t>
      </w:r>
    </w:p>
    <w:p w14:paraId="736A0263" w14:textId="5D791432" w:rsidR="008F618E" w:rsidRDefault="008F618E" w:rsidP="008F618E">
      <w:r>
        <w:fldChar w:fldCharType="end"/>
      </w:r>
    </w:p>
    <w:sectPr w:rsidR="008F61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9003569"/>
    <w:multiLevelType w:val="hybridMultilevel"/>
    <w:tmpl w:val="54268E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vvd25vpwzts6e0dvlxvrtdzf0twr9p2tfe&quot;&gt;My EndNote Library&lt;record-ids&gt;&lt;item&gt;404&lt;/item&gt;&lt;/record-ids&gt;&lt;/item&gt;&lt;/Libraries&gt;"/>
  </w:docVars>
  <w:rsids>
    <w:rsidRoot w:val="008F618E"/>
    <w:rsid w:val="000F5C24"/>
    <w:rsid w:val="001A112D"/>
    <w:rsid w:val="001E03A9"/>
    <w:rsid w:val="001E59B8"/>
    <w:rsid w:val="00376201"/>
    <w:rsid w:val="007C073F"/>
    <w:rsid w:val="008F61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189C90"/>
  <w15:chartTrackingRefBased/>
  <w15:docId w15:val="{D5EB766C-D0FB-4A9F-8E6C-31CAC2AFFD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F618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F618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618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F618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F618E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2</TotalTime>
  <Pages>2</Pages>
  <Words>300</Words>
  <Characters>1711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ya, Sigal</dc:creator>
  <cp:keywords/>
  <dc:description/>
  <cp:lastModifiedBy>Maya, Sigal</cp:lastModifiedBy>
  <cp:revision>1</cp:revision>
  <dcterms:created xsi:type="dcterms:W3CDTF">2022-06-21T17:15:00Z</dcterms:created>
  <dcterms:modified xsi:type="dcterms:W3CDTF">2022-06-21T23:33:00Z</dcterms:modified>
</cp:coreProperties>
</file>